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5432F865" w:rsidR="00EC3A32" w:rsidRDefault="00BC0725" w:rsidP="00EC3A32">
      <w:pPr>
        <w:widowControl/>
        <w:wordWrap/>
        <w:autoSpaceDE/>
        <w:autoSpaceDN/>
        <w:spacing w:line="276" w:lineRule="auto"/>
        <w:jc w:val="center"/>
        <w:rPr>
          <w:b/>
          <w:bCs/>
          <w:sz w:val="36"/>
          <w:szCs w:val="36"/>
        </w:rPr>
      </w:pPr>
      <w:r>
        <w:rPr>
          <w:rFonts w:hint="eastAsia"/>
          <w:b/>
          <w:bCs/>
          <w:sz w:val="36"/>
          <w:szCs w:val="36"/>
        </w:rPr>
        <w:t xml:space="preserve">시스템화학 </w:t>
      </w:r>
      <w:r w:rsidR="00EC3A32">
        <w:rPr>
          <w:rFonts w:hint="eastAsia"/>
          <w:b/>
          <w:bCs/>
          <w:sz w:val="36"/>
          <w:szCs w:val="36"/>
        </w:rPr>
        <w:t>글로벌 선도</w:t>
      </w:r>
      <w:r>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CB6FE81" w:rsidR="00210768" w:rsidRPr="00FD12D4" w:rsidRDefault="00210768" w:rsidP="00F63F00">
            <w:pPr>
              <w:rPr>
                <w:szCs w:val="20"/>
              </w:rPr>
            </w:pP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3E2EA17" w14:textId="77777777" w:rsidR="00A97BED" w:rsidRDefault="00A97BED" w:rsidP="00A97BED">
            <w:pPr>
              <w:rPr>
                <w:b/>
                <w:bCs/>
                <w:sz w:val="24"/>
                <w:szCs w:val="24"/>
              </w:rPr>
            </w:pPr>
            <w:r w:rsidRPr="00A97BED">
              <w:rPr>
                <w:b/>
                <w:bCs/>
                <w:sz w:val="24"/>
                <w:szCs w:val="24"/>
              </w:rPr>
              <w:t>Chemical (Bioinorganic) Strategies</w:t>
            </w:r>
            <w:r>
              <w:rPr>
                <w:rFonts w:hint="eastAsia"/>
                <w:b/>
                <w:bCs/>
                <w:sz w:val="24"/>
                <w:szCs w:val="24"/>
              </w:rPr>
              <w:t xml:space="preserve"> </w:t>
            </w:r>
          </w:p>
          <w:p w14:paraId="6B64ACC6" w14:textId="73E6449B" w:rsidR="00210768" w:rsidRPr="0051474C" w:rsidRDefault="00A97BED" w:rsidP="00A97BED">
            <w:pPr>
              <w:rPr>
                <w:b/>
                <w:bCs/>
                <w:sz w:val="24"/>
                <w:szCs w:val="24"/>
              </w:rPr>
            </w:pPr>
            <w:r w:rsidRPr="00A97BED">
              <w:rPr>
                <w:b/>
                <w:bCs/>
                <w:sz w:val="24"/>
                <w:szCs w:val="24"/>
              </w:rPr>
              <w:t>to Study Multiple Facets in 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201D2E02" w:rsidR="00821C22" w:rsidRDefault="00821C22" w:rsidP="00821C22">
            <w:pPr>
              <w:rPr>
                <w:b/>
                <w:bCs/>
                <w:sz w:val="24"/>
                <w:szCs w:val="24"/>
              </w:rPr>
            </w:pPr>
          </w:p>
        </w:tc>
        <w:tc>
          <w:tcPr>
            <w:tcW w:w="7310" w:type="dxa"/>
            <w:tcBorders>
              <w:top w:val="single" w:sz="2" w:space="0" w:color="auto"/>
              <w:left w:val="single" w:sz="2" w:space="0" w:color="auto"/>
              <w:bottom w:val="single" w:sz="12" w:space="0" w:color="auto"/>
            </w:tcBorders>
          </w:tcPr>
          <w:p w14:paraId="0092D760" w14:textId="69FAB011" w:rsidR="00821C22" w:rsidRDefault="008E4FCC" w:rsidP="00821C22">
            <w:pPr>
              <w:rPr>
                <w:b/>
                <w:bCs/>
                <w:sz w:val="24"/>
                <w:szCs w:val="24"/>
              </w:rPr>
            </w:pPr>
            <w:r>
              <w:rPr>
                <w:rFonts w:hint="eastAsia"/>
                <w:b/>
                <w:bCs/>
                <w:sz w:val="24"/>
                <w:szCs w:val="24"/>
              </w:rPr>
              <w:t>Banque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1252A6DB" w14:textId="77777777" w:rsidR="008E4FCC" w:rsidRPr="0051474C" w:rsidRDefault="008E4FCC" w:rsidP="00594340">
            <w:pPr>
              <w:rPr>
                <w:b/>
                <w:bCs/>
                <w:sz w:val="24"/>
                <w:szCs w:val="24"/>
              </w:rPr>
            </w:pP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1F83D6F" w14:textId="77777777" w:rsidR="008E4FCC" w:rsidRPr="00DB779C" w:rsidRDefault="008E4FCC" w:rsidP="00594340">
            <w:pPr>
              <w:rPr>
                <w:b/>
                <w:bCs/>
                <w:sz w:val="24"/>
                <w:szCs w:val="24"/>
              </w:rPr>
            </w:pP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690BD8EB" w:rsidR="008E4FCC" w:rsidRDefault="00E3218E" w:rsidP="00594340">
            <w:pPr>
              <w:rPr>
                <w:b/>
                <w:bCs/>
                <w:sz w:val="24"/>
                <w:szCs w:val="24"/>
              </w:rPr>
            </w:pPr>
            <w:r>
              <w:rPr>
                <w:rFonts w:hint="eastAsia"/>
                <w:b/>
                <w:bCs/>
                <w:sz w:val="24"/>
                <w:szCs w:val="24"/>
              </w:rPr>
              <w:t>점심식사 (</w:t>
            </w:r>
            <w:proofErr w:type="spellStart"/>
            <w:r>
              <w:rPr>
                <w:rFonts w:hint="eastAsia"/>
                <w:b/>
                <w:bCs/>
                <w:sz w:val="24"/>
                <w:szCs w:val="24"/>
              </w:rPr>
              <w:t>황토정</w:t>
            </w:r>
            <w:proofErr w:type="spellEnd"/>
            <w:r>
              <w:rPr>
                <w:rFonts w:hint="eastAsia"/>
                <w:b/>
                <w:bCs/>
                <w:sz w:val="24"/>
                <w:szCs w:val="24"/>
              </w:rPr>
              <w:t>)</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1750D43B" w14:textId="77777777" w:rsidR="00D95D69" w:rsidRDefault="00D95D69"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rFonts w:hint="eastAsia"/>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proofErr w:type="gramStart"/>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w:t>
      </w:r>
      <w:proofErr w:type="gramEnd"/>
      <w:r w:rsidRPr="00991CEC">
        <w:rPr>
          <w:rFonts w:ascii="Times New Roman" w:hAnsi="Times New Roman"/>
          <w:i/>
          <w:sz w:val="20"/>
          <w:szCs w:val="20"/>
        </w:rPr>
        <w:t>.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proofErr w:type="gramStart"/>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proofErr w:type="gramStart"/>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lastRenderedPageBreak/>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rFonts w:hint="eastAsia"/>
          <w:b/>
          <w:bCs/>
          <w:sz w:val="72"/>
          <w:szCs w:val="72"/>
        </w:rPr>
      </w:pPr>
      <w:r>
        <w:rPr>
          <w:rFonts w:hint="eastAsia"/>
          <w:b/>
          <w:bCs/>
          <w:sz w:val="72"/>
          <w:szCs w:val="72"/>
        </w:rPr>
        <w:t>Poster</w:t>
      </w:r>
      <w:r>
        <w:rPr>
          <w:rFonts w:hint="eastAsia"/>
          <w:b/>
          <w:bCs/>
          <w:sz w:val="72"/>
          <w:szCs w:val="72"/>
        </w:rPr>
        <w:t xml:space="preserve"> </w:t>
      </w:r>
      <w:r>
        <w:rPr>
          <w:rFonts w:hint="eastAsia"/>
          <w:b/>
          <w:bCs/>
          <w:sz w:val="72"/>
          <w:szCs w:val="72"/>
        </w:rPr>
        <w:t>S</w:t>
      </w:r>
      <w:r>
        <w:rPr>
          <w:rFonts w:hint="eastAsia"/>
          <w:b/>
          <w:bCs/>
          <w:sz w:val="72"/>
          <w:szCs w:val="72"/>
        </w:rPr>
        <w:t>ession</w:t>
      </w:r>
    </w:p>
    <w:p w14:paraId="36972CAC" w14:textId="6EB8EDFB" w:rsidR="00266191" w:rsidRPr="003A1E76" w:rsidRDefault="00266191" w:rsidP="00266191">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Pr="00EB1427">
        <w:rPr>
          <w:b/>
          <w:bCs/>
          <w:sz w:val="72"/>
          <w:szCs w:val="72"/>
        </w:rPr>
        <w:br w:type="page"/>
      </w:r>
      <w:r w:rsidRPr="00EF60A6">
        <w:rPr>
          <w:rFonts w:ascii="Times New Roman" w:hAnsi="Times New Roman" w:cs="Times New Roman" w:hint="eastAsia"/>
          <w:b/>
          <w:sz w:val="24"/>
          <w:szCs w:val="18"/>
        </w:rPr>
        <w:lastRenderedPageBreak/>
        <w:t>(</w:t>
      </w:r>
      <w:r w:rsidR="004F1C61">
        <w:rPr>
          <w:rFonts w:ascii="Times New Roman" w:hAnsi="Times New Roman" w:cs="Times New Roman" w:hint="eastAsia"/>
          <w:b/>
          <w:sz w:val="24"/>
          <w:szCs w:val="18"/>
        </w:rPr>
        <w:t>Poster XX</w:t>
      </w:r>
      <w:r w:rsidRPr="00EF60A6">
        <w:rPr>
          <w:rFonts w:ascii="Times New Roman" w:hAnsi="Times New Roman" w:cs="Times New Roman"/>
          <w:b/>
          <w:sz w:val="24"/>
          <w:szCs w:val="18"/>
        </w:rPr>
        <w:t>)</w:t>
      </w:r>
    </w:p>
    <w:p w14:paraId="60999953" w14:textId="77777777" w:rsidR="00266191" w:rsidRPr="00933286" w:rsidRDefault="00266191" w:rsidP="0026619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7F9BF2FE" w14:textId="77777777" w:rsidR="00266191" w:rsidRPr="008943AC" w:rsidRDefault="00266191" w:rsidP="00266191">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C6056B" w14:textId="77777777" w:rsidR="00266191" w:rsidRPr="00C36EF8" w:rsidRDefault="00266191" w:rsidP="00266191">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73CA992F" w14:textId="77777777" w:rsidR="00266191" w:rsidRPr="003A1E76" w:rsidRDefault="00266191" w:rsidP="00266191">
      <w:pPr>
        <w:spacing w:before="240" w:after="0" w:line="360" w:lineRule="auto"/>
        <w:rPr>
          <w:rFonts w:ascii="Times New Roman" w:hAnsi="Times New Roman" w:cs="Times New Roman"/>
          <w:sz w:val="24"/>
          <w:szCs w:val="24"/>
        </w:rPr>
      </w:pPr>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p w14:paraId="3E638C92" w14:textId="77777777" w:rsidR="00266191" w:rsidRPr="003A1E76" w:rsidRDefault="00266191" w:rsidP="00266191">
      <w:pPr>
        <w:adjustRightInd w:val="0"/>
        <w:spacing w:line="280" w:lineRule="exact"/>
        <w:jc w:val="left"/>
        <w:rPr>
          <w:rFonts w:ascii="Times New Roman" w:hAnsi="Times New Roman" w:cs="Times New Roman"/>
          <w:b/>
          <w:bCs/>
          <w:kern w:val="0"/>
          <w:szCs w:val="20"/>
        </w:rPr>
      </w:pPr>
    </w:p>
    <w:p w14:paraId="0C14977B" w14:textId="77777777" w:rsidR="00266191" w:rsidRPr="003A1E76" w:rsidRDefault="00266191" w:rsidP="00266191">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D040661" w14:textId="77777777" w:rsidR="00266191" w:rsidRDefault="00266191" w:rsidP="00266191">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6E756FA8" w14:textId="77777777" w:rsidR="00266191" w:rsidRPr="00574C1C" w:rsidRDefault="00266191" w:rsidP="00266191">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7A9FCA56" w14:textId="17C25E7C" w:rsidR="008309AB" w:rsidRPr="003A1E76" w:rsidRDefault="00266191" w:rsidP="005240CC">
      <w:pPr>
        <w:spacing w:line="240" w:lineRule="auto"/>
        <w:jc w:val="left"/>
        <w:rPr>
          <w:rFonts w:ascii="Times New Roman" w:hAnsi="Times New Roman" w:cs="Times New Roman"/>
          <w:b/>
          <w:sz w:val="24"/>
          <w:szCs w:val="18"/>
        </w:rPr>
      </w:pPr>
      <w:r>
        <w:br w:type="page"/>
      </w:r>
      <w:r w:rsidR="0050711A">
        <w:lastRenderedPageBreak/>
        <w:br w:type="page"/>
      </w:r>
      <w:r w:rsidR="008309AB" w:rsidRPr="00EF60A6">
        <w:rPr>
          <w:rFonts w:ascii="Times New Roman" w:hAnsi="Times New Roman" w:cs="Times New Roman" w:hint="eastAsia"/>
          <w:b/>
          <w:sz w:val="24"/>
          <w:szCs w:val="18"/>
        </w:rPr>
        <w:lastRenderedPageBreak/>
        <w:t>(</w:t>
      </w:r>
      <w:r w:rsidR="008309AB">
        <w:rPr>
          <w:rFonts w:ascii="Times New Roman" w:hAnsi="Times New Roman" w:cs="Times New Roman" w:hint="eastAsia"/>
          <w:b/>
          <w:sz w:val="24"/>
          <w:szCs w:val="18"/>
        </w:rPr>
        <w:t xml:space="preserve">Poster </w:t>
      </w:r>
      <w:r w:rsidR="005240CC">
        <w:rPr>
          <w:rFonts w:ascii="Times New Roman" w:hAnsi="Times New Roman" w:cs="Times New Roman" w:hint="eastAsia"/>
          <w:b/>
          <w:sz w:val="24"/>
          <w:szCs w:val="18"/>
        </w:rPr>
        <w:t>5</w:t>
      </w:r>
      <w:r w:rsidR="008309AB" w:rsidRPr="00EF60A6">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hint="eastAsia"/>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2A49779E" w14:textId="3567E108" w:rsidR="008309AB" w:rsidRDefault="00A52763" w:rsidP="00A52763">
      <w:pPr>
        <w:wordWrap/>
        <w:adjustRightInd w:val="0"/>
        <w:spacing w:after="0" w:line="280" w:lineRule="exact"/>
        <w:ind w:left="284" w:hangingChars="142" w:hanging="284"/>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r w:rsidR="008309AB">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 xml:space="preserve">Poster </w:t>
      </w:r>
      <w:r w:rsidR="001F0949">
        <w:rPr>
          <w:rFonts w:ascii="Times New Roman" w:hAnsi="Times New Roman" w:cs="Times New Roman" w:hint="eastAsia"/>
          <w:b/>
          <w:sz w:val="24"/>
          <w:szCs w:val="18"/>
        </w:rPr>
        <w:t>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Pr>
          <w:rFonts w:ascii="Times New Roman" w:hAnsi="Times New Roman" w:cs="Times New Roman" w:hint="eastAsia"/>
          <w:b/>
          <w:sz w:val="24"/>
          <w:szCs w:val="18"/>
        </w:rPr>
        <w:t>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5894D91F" w14:textId="36D150CC" w:rsidR="002954B1"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1D827102" w14:textId="5FC713DE"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73520F9A" w14:textId="2E2D6CA0" w:rsidR="004F1C61" w:rsidRDefault="004F1C61">
      <w:pPr>
        <w:widowControl/>
        <w:wordWrap/>
        <w:autoSpaceDE/>
        <w:autoSpaceDN/>
      </w:pPr>
      <w:r>
        <w:br w:type="page"/>
      </w:r>
    </w:p>
    <w:p w14:paraId="1FACFC56" w14:textId="77777777" w:rsidR="0045771F" w:rsidRPr="00CE71F4" w:rsidRDefault="0045771F" w:rsidP="0045771F"/>
    <w:p w14:paraId="7BB4BD18" w14:textId="77777777" w:rsidR="0050711A" w:rsidRDefault="0050711A" w:rsidP="0050711A">
      <w:pPr>
        <w:widowControl/>
        <w:wordWrap/>
        <w:autoSpaceDE/>
        <w:autoSpaceDN/>
      </w:pPr>
      <w:r>
        <w:br w:type="page"/>
      </w:r>
    </w:p>
    <w:p w14:paraId="11E67718" w14:textId="77777777" w:rsidR="00266191" w:rsidRDefault="00266191" w:rsidP="00266191">
      <w:pPr>
        <w:widowControl/>
        <w:wordWrap/>
        <w:autoSpaceDE/>
        <w:autoSpaceDN/>
      </w:pPr>
    </w:p>
    <w:p w14:paraId="3BC62BD7" w14:textId="473AF67F"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3C96D87D"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1BF7940"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3D6821">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hint="eastAsia"/>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3F4E3120"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0E6B9BD3"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4E3CE5CB"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03F196A5"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Pr>
          <w:rFonts w:ascii="Times New Roman" w:hAnsi="Times New Roman" w:cs="Times New Roman" w:hint="eastAsia"/>
          <w:b/>
          <w:sz w:val="24"/>
          <w:szCs w:val="18"/>
        </w:rPr>
        <w:t>9</w:t>
      </w:r>
      <w:r w:rsidRPr="00EF60A6">
        <w:rPr>
          <w:rFonts w:ascii="Times New Roman" w:hAnsi="Times New Roman" w:cs="Times New Roman"/>
          <w:b/>
          <w:sz w:val="24"/>
          <w:szCs w:val="18"/>
        </w:rPr>
        <w:t>)</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2312C6FE"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071303">
        <w:rPr>
          <w:rFonts w:ascii="Times New Roman" w:hAnsi="Times New Roman" w:cs="Times New Roman" w:hint="eastAsia"/>
          <w:b/>
          <w:sz w:val="24"/>
          <w:szCs w:val="18"/>
        </w:rPr>
        <w:t>0</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6AE4346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A2DD7C" w14:textId="77777777" w:rsidR="005715D2" w:rsidRDefault="005715D2" w:rsidP="00F5333E">
      <w:pPr>
        <w:spacing w:after="0" w:line="240" w:lineRule="auto"/>
      </w:pPr>
      <w:r>
        <w:separator/>
      </w:r>
    </w:p>
  </w:endnote>
  <w:endnote w:type="continuationSeparator" w:id="0">
    <w:p w14:paraId="3177AB51" w14:textId="77777777" w:rsidR="005715D2" w:rsidRDefault="005715D2"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066AF2" w14:textId="77777777" w:rsidR="005715D2" w:rsidRDefault="005715D2" w:rsidP="00F5333E">
      <w:pPr>
        <w:spacing w:after="0" w:line="240" w:lineRule="auto"/>
      </w:pPr>
      <w:r>
        <w:separator/>
      </w:r>
    </w:p>
  </w:footnote>
  <w:footnote w:type="continuationSeparator" w:id="0">
    <w:p w14:paraId="10726E1C" w14:textId="77777777" w:rsidR="005715D2" w:rsidRDefault="005715D2"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58C4"/>
    <w:rsid w:val="00046494"/>
    <w:rsid w:val="0006742E"/>
    <w:rsid w:val="00071303"/>
    <w:rsid w:val="00075F31"/>
    <w:rsid w:val="000918F7"/>
    <w:rsid w:val="00097133"/>
    <w:rsid w:val="000A42D7"/>
    <w:rsid w:val="000C0EB2"/>
    <w:rsid w:val="000C3D68"/>
    <w:rsid w:val="000D2B48"/>
    <w:rsid w:val="000D4AB3"/>
    <w:rsid w:val="0012602E"/>
    <w:rsid w:val="00140E29"/>
    <w:rsid w:val="00170514"/>
    <w:rsid w:val="00181782"/>
    <w:rsid w:val="00184DBA"/>
    <w:rsid w:val="00185E6A"/>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B1581"/>
    <w:rsid w:val="002B4C6F"/>
    <w:rsid w:val="002D229B"/>
    <w:rsid w:val="002D4C12"/>
    <w:rsid w:val="002D742A"/>
    <w:rsid w:val="002D798E"/>
    <w:rsid w:val="002E5BE2"/>
    <w:rsid w:val="003011D0"/>
    <w:rsid w:val="00303B8C"/>
    <w:rsid w:val="00305D91"/>
    <w:rsid w:val="0030710F"/>
    <w:rsid w:val="00307D90"/>
    <w:rsid w:val="00315B59"/>
    <w:rsid w:val="00327C74"/>
    <w:rsid w:val="00330392"/>
    <w:rsid w:val="00355A36"/>
    <w:rsid w:val="00372344"/>
    <w:rsid w:val="00374BF4"/>
    <w:rsid w:val="003841C9"/>
    <w:rsid w:val="003A1E76"/>
    <w:rsid w:val="003B2099"/>
    <w:rsid w:val="003B60FA"/>
    <w:rsid w:val="003C2446"/>
    <w:rsid w:val="003D6821"/>
    <w:rsid w:val="003D7FA4"/>
    <w:rsid w:val="003E4568"/>
    <w:rsid w:val="003E7F2C"/>
    <w:rsid w:val="003F0F82"/>
    <w:rsid w:val="0040558E"/>
    <w:rsid w:val="00421FE7"/>
    <w:rsid w:val="00446232"/>
    <w:rsid w:val="004547EF"/>
    <w:rsid w:val="0045771F"/>
    <w:rsid w:val="00457F4B"/>
    <w:rsid w:val="0047672A"/>
    <w:rsid w:val="00497914"/>
    <w:rsid w:val="004A36F6"/>
    <w:rsid w:val="004A6C1E"/>
    <w:rsid w:val="004B5A9B"/>
    <w:rsid w:val="004C09EB"/>
    <w:rsid w:val="004D0314"/>
    <w:rsid w:val="004E1693"/>
    <w:rsid w:val="004E2836"/>
    <w:rsid w:val="004E6835"/>
    <w:rsid w:val="004F1C61"/>
    <w:rsid w:val="0050438B"/>
    <w:rsid w:val="0050711A"/>
    <w:rsid w:val="00507613"/>
    <w:rsid w:val="005111BA"/>
    <w:rsid w:val="0051284E"/>
    <w:rsid w:val="0051474C"/>
    <w:rsid w:val="005240CC"/>
    <w:rsid w:val="00531020"/>
    <w:rsid w:val="005715D2"/>
    <w:rsid w:val="00574C1C"/>
    <w:rsid w:val="00575648"/>
    <w:rsid w:val="00576173"/>
    <w:rsid w:val="00585D55"/>
    <w:rsid w:val="0059188E"/>
    <w:rsid w:val="0059389D"/>
    <w:rsid w:val="005A439F"/>
    <w:rsid w:val="005B4E44"/>
    <w:rsid w:val="005B5756"/>
    <w:rsid w:val="005E0670"/>
    <w:rsid w:val="005E3523"/>
    <w:rsid w:val="005E463B"/>
    <w:rsid w:val="005F51CC"/>
    <w:rsid w:val="00601B69"/>
    <w:rsid w:val="00603586"/>
    <w:rsid w:val="0060562A"/>
    <w:rsid w:val="00611F02"/>
    <w:rsid w:val="00615462"/>
    <w:rsid w:val="00620BBE"/>
    <w:rsid w:val="00666773"/>
    <w:rsid w:val="006735BC"/>
    <w:rsid w:val="006743B8"/>
    <w:rsid w:val="00674AC5"/>
    <w:rsid w:val="00674C91"/>
    <w:rsid w:val="006761F7"/>
    <w:rsid w:val="006829B8"/>
    <w:rsid w:val="006841B8"/>
    <w:rsid w:val="0069017B"/>
    <w:rsid w:val="006A145F"/>
    <w:rsid w:val="006B163C"/>
    <w:rsid w:val="006B699E"/>
    <w:rsid w:val="006C14EC"/>
    <w:rsid w:val="006C66F4"/>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6575"/>
    <w:rsid w:val="007B3FC8"/>
    <w:rsid w:val="007B4732"/>
    <w:rsid w:val="007C6C7E"/>
    <w:rsid w:val="007E508F"/>
    <w:rsid w:val="007F13FB"/>
    <w:rsid w:val="00802BB7"/>
    <w:rsid w:val="0081516A"/>
    <w:rsid w:val="0082071C"/>
    <w:rsid w:val="00821C22"/>
    <w:rsid w:val="008309AB"/>
    <w:rsid w:val="008562FA"/>
    <w:rsid w:val="00861CBB"/>
    <w:rsid w:val="0087036C"/>
    <w:rsid w:val="00871145"/>
    <w:rsid w:val="00887753"/>
    <w:rsid w:val="00887DF1"/>
    <w:rsid w:val="008907B0"/>
    <w:rsid w:val="008943AC"/>
    <w:rsid w:val="008A13E4"/>
    <w:rsid w:val="008B0A2F"/>
    <w:rsid w:val="008C0C8D"/>
    <w:rsid w:val="008D5289"/>
    <w:rsid w:val="008E4FCC"/>
    <w:rsid w:val="008F6340"/>
    <w:rsid w:val="00903E52"/>
    <w:rsid w:val="00905325"/>
    <w:rsid w:val="00912663"/>
    <w:rsid w:val="00917173"/>
    <w:rsid w:val="00921F24"/>
    <w:rsid w:val="009302FB"/>
    <w:rsid w:val="00931C93"/>
    <w:rsid w:val="00933286"/>
    <w:rsid w:val="00934D52"/>
    <w:rsid w:val="00936EB2"/>
    <w:rsid w:val="00951D06"/>
    <w:rsid w:val="00964D00"/>
    <w:rsid w:val="009866A2"/>
    <w:rsid w:val="0099222E"/>
    <w:rsid w:val="00993080"/>
    <w:rsid w:val="00994FFB"/>
    <w:rsid w:val="009A1A98"/>
    <w:rsid w:val="009A6E0A"/>
    <w:rsid w:val="009C209C"/>
    <w:rsid w:val="009D1FB3"/>
    <w:rsid w:val="009D35CC"/>
    <w:rsid w:val="009D4C75"/>
    <w:rsid w:val="009D4DE3"/>
    <w:rsid w:val="009D51A8"/>
    <w:rsid w:val="009E24E0"/>
    <w:rsid w:val="009E72D1"/>
    <w:rsid w:val="009F740F"/>
    <w:rsid w:val="00A075C8"/>
    <w:rsid w:val="00A4350B"/>
    <w:rsid w:val="00A52763"/>
    <w:rsid w:val="00A7176B"/>
    <w:rsid w:val="00A72AFA"/>
    <w:rsid w:val="00A73671"/>
    <w:rsid w:val="00A759FF"/>
    <w:rsid w:val="00A97BED"/>
    <w:rsid w:val="00AA4642"/>
    <w:rsid w:val="00AC0E92"/>
    <w:rsid w:val="00AD246F"/>
    <w:rsid w:val="00AF6E0C"/>
    <w:rsid w:val="00B06200"/>
    <w:rsid w:val="00B149E1"/>
    <w:rsid w:val="00B216D4"/>
    <w:rsid w:val="00B2637D"/>
    <w:rsid w:val="00B376D0"/>
    <w:rsid w:val="00B408C3"/>
    <w:rsid w:val="00B41FA1"/>
    <w:rsid w:val="00B52235"/>
    <w:rsid w:val="00B54061"/>
    <w:rsid w:val="00B6495C"/>
    <w:rsid w:val="00B65057"/>
    <w:rsid w:val="00B82AEF"/>
    <w:rsid w:val="00B96C93"/>
    <w:rsid w:val="00BB1D3B"/>
    <w:rsid w:val="00BC0725"/>
    <w:rsid w:val="00BD1DC4"/>
    <w:rsid w:val="00BD26CB"/>
    <w:rsid w:val="00BD418A"/>
    <w:rsid w:val="00BF086A"/>
    <w:rsid w:val="00C00762"/>
    <w:rsid w:val="00C04159"/>
    <w:rsid w:val="00C060D6"/>
    <w:rsid w:val="00C36EF8"/>
    <w:rsid w:val="00C379F9"/>
    <w:rsid w:val="00C670A7"/>
    <w:rsid w:val="00C71ECE"/>
    <w:rsid w:val="00C730D8"/>
    <w:rsid w:val="00C7622B"/>
    <w:rsid w:val="00C77D15"/>
    <w:rsid w:val="00C93EA4"/>
    <w:rsid w:val="00CB341B"/>
    <w:rsid w:val="00CB4E10"/>
    <w:rsid w:val="00CB5CED"/>
    <w:rsid w:val="00CC4EC2"/>
    <w:rsid w:val="00CD6C42"/>
    <w:rsid w:val="00CE1C55"/>
    <w:rsid w:val="00CE30E5"/>
    <w:rsid w:val="00CF7476"/>
    <w:rsid w:val="00D01C1D"/>
    <w:rsid w:val="00D10528"/>
    <w:rsid w:val="00D12285"/>
    <w:rsid w:val="00D22F52"/>
    <w:rsid w:val="00D314A3"/>
    <w:rsid w:val="00D532DD"/>
    <w:rsid w:val="00D57F33"/>
    <w:rsid w:val="00D7332C"/>
    <w:rsid w:val="00D9068E"/>
    <w:rsid w:val="00D944B4"/>
    <w:rsid w:val="00D95D69"/>
    <w:rsid w:val="00D96974"/>
    <w:rsid w:val="00DB779C"/>
    <w:rsid w:val="00DD2B2F"/>
    <w:rsid w:val="00DF0213"/>
    <w:rsid w:val="00E05CE9"/>
    <w:rsid w:val="00E074C4"/>
    <w:rsid w:val="00E13713"/>
    <w:rsid w:val="00E155DB"/>
    <w:rsid w:val="00E216FB"/>
    <w:rsid w:val="00E21904"/>
    <w:rsid w:val="00E24184"/>
    <w:rsid w:val="00E3218E"/>
    <w:rsid w:val="00E45242"/>
    <w:rsid w:val="00E4621F"/>
    <w:rsid w:val="00E5255F"/>
    <w:rsid w:val="00E61E5A"/>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B5164"/>
    <w:rsid w:val="00FD12D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682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2.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4.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34</Pages>
  <Words>5687</Words>
  <Characters>33329</Characters>
  <Application>Microsoft Office Word</Application>
  <DocSecurity>0</DocSecurity>
  <Lines>512</Lines>
  <Paragraphs>12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98</cp:revision>
  <dcterms:created xsi:type="dcterms:W3CDTF">2022-12-16T08:31:00Z</dcterms:created>
  <dcterms:modified xsi:type="dcterms:W3CDTF">2025-02-19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